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D571756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</w:t>
      </w:r>
      <w:r w:rsidR="00892FF9">
        <w:rPr>
          <w:rFonts w:ascii="Spectral" w:hAnsi="Spectral"/>
          <w:bCs/>
          <w:color w:val="000000"/>
          <w:sz w:val="22"/>
          <w:szCs w:val="22"/>
          <w:lang w:val="en-US"/>
        </w:rPr>
        <w:t>3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Awad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in press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34780D8" w14:textId="681DB5FF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38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9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9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0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0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1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1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2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2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61029988"/>
            <w:bookmarkStart w:id="44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5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3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4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6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7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48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9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9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0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0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48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1" w:name="_Hlk47042836"/>
      <w:bookmarkEnd w:id="47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1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2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3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3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2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4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4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06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773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8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15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83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9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21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3"/>
          </w:p>
        </w:tc>
      </w:tr>
      <w:bookmarkEnd w:id="6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4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5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7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8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9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9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3D9E8E" w14:textId="77777777" w:rsidR="006423D8" w:rsidRDefault="006423D8">
      <w:r>
        <w:separator/>
      </w:r>
    </w:p>
  </w:endnote>
  <w:endnote w:type="continuationSeparator" w:id="0">
    <w:p w14:paraId="45AC3889" w14:textId="77777777" w:rsidR="006423D8" w:rsidRDefault="006423D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51EFED" w14:textId="77777777" w:rsidR="006423D8" w:rsidRDefault="006423D8">
      <w:r>
        <w:separator/>
      </w:r>
    </w:p>
  </w:footnote>
  <w:footnote w:type="continuationSeparator" w:id="0">
    <w:p w14:paraId="78216FCE" w14:textId="77777777" w:rsidR="006423D8" w:rsidRDefault="006423D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09</TotalTime>
  <Pages>43</Pages>
  <Words>14724</Words>
  <Characters>83929</Characters>
  <Application>Microsoft Office Word</Application>
  <DocSecurity>0</DocSecurity>
  <Lines>699</Lines>
  <Paragraphs>1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4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23</cp:revision>
  <cp:lastPrinted>2022-07-02T15:32:00Z</cp:lastPrinted>
  <dcterms:created xsi:type="dcterms:W3CDTF">2021-03-19T00:08:00Z</dcterms:created>
  <dcterms:modified xsi:type="dcterms:W3CDTF">2022-07-12T2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